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0327FC99" w14:textId="77777777" w:rsidR="00F9444C" w:rsidRDefault="00F9444C">
          <w:pPr>
            <w:pStyle w:val="NoSpacing"/>
          </w:pPr>
          <w:r>
            <w:t>Your Name</w:t>
          </w:r>
        </w:p>
      </w:sdtContent>
    </w:sdt>
    <w:p w14:paraId="30122843" w14:textId="77777777" w:rsidR="00E614DD" w:rsidRDefault="00976F1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39F7266" w14:textId="77777777" w:rsidR="00E614DD" w:rsidRDefault="00976F1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6F49EA7" w14:textId="77777777" w:rsidR="00E614DD" w:rsidRDefault="00976F1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99E1D96" w14:textId="28EB64CA" w:rsidR="00F54864" w:rsidRPr="00F54864" w:rsidRDefault="00F54864" w:rsidP="00AB784C">
      <w:pPr>
        <w:pStyle w:val="Title"/>
      </w:pPr>
      <w:r>
        <w:t>Information Systems in Business</w:t>
      </w:r>
    </w:p>
    <w:p w14:paraId="632B3D13" w14:textId="62CBE83C" w:rsidR="00F54864" w:rsidRDefault="00FA57C4" w:rsidP="00FA57C4">
      <w:pPr>
        <w:ind w:firstLine="0"/>
        <w:rPr>
          <w:b/>
          <w:bCs/>
        </w:rPr>
      </w:pPr>
      <w:r>
        <w:rPr>
          <w:b/>
          <w:bCs/>
        </w:rPr>
        <w:t xml:space="preserve">      </w:t>
      </w:r>
      <w:r w:rsidR="00F54864" w:rsidRPr="00F54864">
        <w:rPr>
          <w:b/>
          <w:bCs/>
        </w:rPr>
        <w:t>Response</w:t>
      </w:r>
      <w:r w:rsidR="00AB784C">
        <w:rPr>
          <w:b/>
          <w:bCs/>
        </w:rPr>
        <w:t xml:space="preserve"> 1</w:t>
      </w:r>
    </w:p>
    <w:p w14:paraId="3EEC4E51" w14:textId="064CA469" w:rsidR="00F54864" w:rsidRPr="00F54864" w:rsidRDefault="00F54864" w:rsidP="00F54864">
      <w:pPr>
        <w:ind w:left="360" w:firstLine="0"/>
        <w:rPr>
          <w:i/>
          <w:iCs/>
        </w:rPr>
      </w:pPr>
      <w:r w:rsidRPr="00F54864">
        <w:rPr>
          <w:i/>
          <w:iCs/>
        </w:rPr>
        <w:t>HTML</w:t>
      </w:r>
    </w:p>
    <w:p w14:paraId="4633276C" w14:textId="3D0D8BBC" w:rsidR="00F54864" w:rsidRDefault="00F54864" w:rsidP="00F54864">
      <w:pPr>
        <w:ind w:left="360" w:firstLine="0"/>
      </w:pPr>
      <w:r>
        <w:rPr>
          <w:b/>
          <w:bCs/>
        </w:rPr>
        <w:tab/>
      </w:r>
      <w:r>
        <w:t>HTML stands for HyperText</w:t>
      </w:r>
      <w:r w:rsidR="00FA57C4">
        <w:t xml:space="preserve"> Markup Language. It </w:t>
      </w:r>
      <w:r>
        <w:t>is a language used to design documents. These documents are then</w:t>
      </w:r>
      <w:r w:rsidR="00FA57C4">
        <w:t xml:space="preserve"> </w:t>
      </w:r>
      <w:r>
        <w:t>displayed using web browsers. These documents form the foundation of websites as HTML is used to design the front end of every page.</w:t>
      </w:r>
      <w:r w:rsidR="00166F86">
        <w:t xml:space="preserve"> HTML is used in combination with other programming languages to form a complete website. The basis of HTML is formed with the help of its components called elements. Elements are represented </w:t>
      </w:r>
      <w:r w:rsidR="00FA57C4">
        <w:t>by</w:t>
      </w:r>
      <w:r w:rsidR="00166F86">
        <w:t xml:space="preserve"> the use of tags. Tags can come either in pairs or al</w:t>
      </w:r>
      <w:r w:rsidR="00FA57C4">
        <w:t xml:space="preserve">one. The tags that come in pairs </w:t>
      </w:r>
      <w:r w:rsidR="00166F86">
        <w:t>are of the form &lt;tags&gt;&lt;/tags&gt;</w:t>
      </w:r>
      <w:r w:rsidR="00753CCC">
        <w:t xml:space="preserve"> while the tags that come individual</w:t>
      </w:r>
      <w:r w:rsidR="009331D1">
        <w:t>ly</w:t>
      </w:r>
      <w:r w:rsidR="00753CCC">
        <w:t xml:space="preserve"> are of the form &lt;/tag&gt;</w:t>
      </w:r>
      <w:r w:rsidR="00AB784C">
        <w:t xml:space="preserve"> </w:t>
      </w:r>
    </w:p>
    <w:p w14:paraId="52546005" w14:textId="1623CF62" w:rsidR="00F54864" w:rsidRDefault="00F54864" w:rsidP="00F54864">
      <w:pPr>
        <w:ind w:left="360" w:firstLine="0"/>
        <w:rPr>
          <w:i/>
          <w:iCs/>
        </w:rPr>
      </w:pPr>
      <w:r w:rsidRPr="00F54864">
        <w:rPr>
          <w:i/>
          <w:iCs/>
        </w:rPr>
        <w:t>CSS</w:t>
      </w:r>
    </w:p>
    <w:p w14:paraId="76D790AE" w14:textId="3AE270BE" w:rsidR="00F54864" w:rsidRDefault="00F54864" w:rsidP="00F54864">
      <w:pPr>
        <w:ind w:left="360" w:firstLine="0"/>
      </w:pPr>
      <w:r>
        <w:tab/>
        <w:t xml:space="preserve">CSS stands for Cascading Style Sheets. CSS is a language that is used to define the presentation of documents that are developed using HTML. </w:t>
      </w:r>
      <w:r w:rsidR="000959DA">
        <w:t>CSS gives the documents another dimension by adding features that would result in sophisticated designs of the web pages.</w:t>
      </w:r>
      <w:r w:rsidR="00B050C6">
        <w:t xml:space="preserve"> CSS is basically used to keep the presentation of different elements separate from their </w:t>
      </w:r>
      <w:r w:rsidR="00B53424">
        <w:t>functionality. The different properties like colour, font-style, etc</w:t>
      </w:r>
      <w:r w:rsidR="00FA57C4">
        <w:t>.</w:t>
      </w:r>
      <w:r w:rsidR="00B53424">
        <w:t xml:space="preserve"> are all kept </w:t>
      </w:r>
      <w:r w:rsidR="00FA57C4">
        <w:t>separate. CSS is of three types: i</w:t>
      </w:r>
      <w:r w:rsidR="00B53424">
        <w:t>nline, internal</w:t>
      </w:r>
      <w:r w:rsidR="00FA57C4">
        <w:t>,</w:t>
      </w:r>
      <w:r w:rsidR="00B53424">
        <w:t xml:space="preserve"> and external. Inline means that the properties are defined at the place where the element is created. Internal means the CSS is present in the </w:t>
      </w:r>
      <w:r w:rsidR="00B53424">
        <w:lastRenderedPageBreak/>
        <w:t xml:space="preserve">same file but </w:t>
      </w:r>
      <w:r w:rsidR="00FA57C4">
        <w:t xml:space="preserve">in </w:t>
      </w:r>
      <w:r w:rsidR="00B53424">
        <w:t>a different block. External means that the CSS is place</w:t>
      </w:r>
      <w:r w:rsidR="009331D1">
        <w:t>d</w:t>
      </w:r>
      <w:r w:rsidR="00B53424">
        <w:t xml:space="preserve"> in a different file and the link to that file is made in the main page.</w:t>
      </w:r>
    </w:p>
    <w:p w14:paraId="14B7353C" w14:textId="0E20F05A" w:rsidR="000959DA" w:rsidRPr="000959DA" w:rsidRDefault="000959DA" w:rsidP="00F54864">
      <w:pPr>
        <w:ind w:left="360" w:firstLine="0"/>
        <w:rPr>
          <w:i/>
          <w:iCs/>
        </w:rPr>
      </w:pPr>
      <w:r w:rsidRPr="000959DA">
        <w:rPr>
          <w:i/>
          <w:iCs/>
        </w:rPr>
        <w:t>Javascript</w:t>
      </w:r>
    </w:p>
    <w:p w14:paraId="77CADFDC" w14:textId="5EE34552" w:rsidR="00753CCC" w:rsidRDefault="000959DA" w:rsidP="00F54864">
      <w:pPr>
        <w:ind w:left="360" w:firstLine="0"/>
      </w:pPr>
      <w:r>
        <w:tab/>
        <w:t xml:space="preserve">Javascript is a high-level programming language. JS is used as a </w:t>
      </w:r>
      <w:r w:rsidR="00166F86">
        <w:t>client-side</w:t>
      </w:r>
      <w:r>
        <w:t xml:space="preserve"> scripting language for webpages. JS can also be used without the interference of web browsers. </w:t>
      </w:r>
      <w:r w:rsidR="00753CCC">
        <w:t xml:space="preserve"> Javascript helps to create webpages that one can interact with and it forms the basis of the web applications. A huge percentage of website developers use JS in their works and we</w:t>
      </w:r>
      <w:r w:rsidR="009331D1">
        <w:t xml:space="preserve">b </w:t>
      </w:r>
      <w:r w:rsidR="00753CCC">
        <w:t>browsers fully support its execution through dedicated elements.</w:t>
      </w:r>
      <w:r w:rsidR="00446B53">
        <w:t xml:space="preserve"> Initially</w:t>
      </w:r>
      <w:r w:rsidR="001905CC">
        <w:t>,</w:t>
      </w:r>
      <w:r w:rsidR="00446B53">
        <w:t xml:space="preserve"> JS was only used on the client-side as a scripting language but nowadays</w:t>
      </w:r>
      <w:r w:rsidR="001905CC">
        <w:t>,</w:t>
      </w:r>
      <w:r w:rsidR="00446B53">
        <w:t xml:space="preserve"> it is also integrated with server-side components that are used in web-servers and databases. JS follows the object-oriented programing paradigm and is a just-in-time compiled language</w:t>
      </w:r>
      <w:r w:rsidR="001F1278">
        <w:t xml:space="preserve"> </w:t>
      </w:r>
      <w:r w:rsidR="001F1278">
        <w:fldChar w:fldCharType="begin"/>
      </w:r>
      <w:r w:rsidR="001F1278">
        <w:instrText xml:space="preserve"> ADDIN ZOTERO_ITEM CSL_CITATION {"citationID":"CYjU1THd","properties":{"formattedCitation":"({\\i{}How Software Is Made})","plainCitation":"(How Software Is Made)","noteIndex":0},"citationItems":[{"id":56,"uris":["http://zotero.org/users/local/WKtM8IGm/items/LM9L836C"],"uri":["http://zotero.org/users/local/WKtM8IGm/items/LM9L836C"],"itemData":{"id":56,"type":"motion_picture","title":"How Software is Made","source":"YouTube","dimensions":"3:29","abstract":"The basics of how software is created in the industry today.\n\nTopics covered: Software, Binary, Source Code, Programming Language, Compiling, Revision Control, Bugs, Proprietary, and Open Source.\n\nHelp me translate this video into your language:\nhttp://www.youtube.com/timedtext_vide...\n\nWhat's inside of a Rubik's Cube: https://youtu.be/bgcScY7CiMs\nWhat's inside of a hard drive: https://youtu.be/n6uPALWAyxc\n\nExample of Source Code (@0:32)\nBlender 2.68 - GPC_Engine.cpp\n\nOpen Source Software mentioned (@3:00) \n7-Zip\nAudacity\nBlender\nFirefox\nGimp\nOpen Office\nVLC\n\nNarration by Whitney Owen\nMusic: \"For All You Know\" by RW Smith (Youtube audio library)\nSound Effect: \"Swoosh\" by bareform  (freesound.org)\n\nMade with Blender 2.74\n\n#software #programming #b3d","URL":"https://www.youtube.com/watch?v=bWdeGTJxMQc","accessed":{"date-parts":[["2020",1,16]]}}}],"schema":"https://github.com/citation-style-language/schema/raw/master/csl-citation.json"} </w:instrText>
      </w:r>
      <w:r w:rsidR="001F1278">
        <w:fldChar w:fldCharType="separate"/>
      </w:r>
      <w:r w:rsidR="001F1278" w:rsidRPr="001F1278">
        <w:rPr>
          <w:rFonts w:ascii="Times New Roman" w:hAnsi="Times New Roman" w:cs="Times New Roman"/>
        </w:rPr>
        <w:t>(</w:t>
      </w:r>
      <w:r w:rsidR="001F1278" w:rsidRPr="001F1278">
        <w:rPr>
          <w:rFonts w:ascii="Times New Roman" w:hAnsi="Times New Roman" w:cs="Times New Roman"/>
          <w:i/>
          <w:iCs/>
        </w:rPr>
        <w:t>How Software Is Made</w:t>
      </w:r>
      <w:r w:rsidR="001F1278" w:rsidRPr="001F1278">
        <w:rPr>
          <w:rFonts w:ascii="Times New Roman" w:hAnsi="Times New Roman" w:cs="Times New Roman"/>
        </w:rPr>
        <w:t>)</w:t>
      </w:r>
      <w:r w:rsidR="001F1278">
        <w:fldChar w:fldCharType="end"/>
      </w:r>
      <w:r w:rsidR="00446B53">
        <w:t xml:space="preserve">. It means that the code for JS language is executed at the execution time of the software and not </w:t>
      </w:r>
      <w:r w:rsidR="001905CC">
        <w:t>earlier</w:t>
      </w:r>
      <w:r w:rsidR="00446B53">
        <w:t xml:space="preserve"> like it happens in other languages</w:t>
      </w:r>
      <w:r w:rsidR="00AB784C">
        <w:t xml:space="preserve"> </w:t>
      </w:r>
      <w:r w:rsidR="00AB784C">
        <w:fldChar w:fldCharType="begin"/>
      </w:r>
      <w:r w:rsidR="00AB784C">
        <w:instrText xml:space="preserve"> ADDIN ZOTERO_ITEM CSL_CITATION {"citationID":"22McHkaP","properties":{"formattedCitation":"({\\i{}How Computers Work - Software})","plainCitation":"(How Computers Work - Software)","noteIndex":0},"citationItems":[{"id":54,"uris":["http://zotero.org/users/local/WKtM8IGm/items/GFA2ZCE8"],"uri":["http://zotero.org/users/local/WKtM8IGm/items/GFA2ZCE8"],"itemData":{"id":54,"type":"webpage","title":"How Computers Work - Software","URL":"https://introcomputing.org/how-computers-work-software.html","accessed":{"date-parts":[["2020",1,16]]}}}],"schema":"https://github.com/citation-style-language/schema/raw/master/csl-citation.json"} </w:instrText>
      </w:r>
      <w:r w:rsidR="00AB784C">
        <w:fldChar w:fldCharType="separate"/>
      </w:r>
      <w:r w:rsidR="00AB784C" w:rsidRPr="00AB784C">
        <w:rPr>
          <w:rFonts w:ascii="Times New Roman" w:hAnsi="Times New Roman" w:cs="Times New Roman"/>
        </w:rPr>
        <w:t>(</w:t>
      </w:r>
      <w:r w:rsidR="00AB784C" w:rsidRPr="00AB784C">
        <w:rPr>
          <w:rFonts w:ascii="Times New Roman" w:hAnsi="Times New Roman" w:cs="Times New Roman"/>
          <w:i/>
          <w:iCs/>
        </w:rPr>
        <w:t>How Computers Work - Software</w:t>
      </w:r>
      <w:r w:rsidR="00AB784C" w:rsidRPr="00AB784C">
        <w:rPr>
          <w:rFonts w:ascii="Times New Roman" w:hAnsi="Times New Roman" w:cs="Times New Roman"/>
        </w:rPr>
        <w:t>)</w:t>
      </w:r>
      <w:r w:rsidR="00AB784C">
        <w:fldChar w:fldCharType="end"/>
      </w:r>
      <w:r w:rsidR="00446B53">
        <w:t>.</w:t>
      </w:r>
    </w:p>
    <w:p w14:paraId="66074974" w14:textId="77777777" w:rsidR="00AB784C" w:rsidRDefault="00F54864" w:rsidP="00AB784C">
      <w:pPr>
        <w:ind w:left="360" w:firstLine="0"/>
      </w:pPr>
      <w:r>
        <w:tab/>
      </w:r>
    </w:p>
    <w:p w14:paraId="4F40A400" w14:textId="68B4EA83" w:rsidR="00CA5914" w:rsidRPr="00AB784C" w:rsidRDefault="00CA5914" w:rsidP="00AB784C">
      <w:pPr>
        <w:ind w:left="360" w:firstLine="0"/>
      </w:pPr>
      <w:r>
        <w:rPr>
          <w:b/>
          <w:bCs/>
        </w:rPr>
        <w:t>Response</w:t>
      </w:r>
      <w:r w:rsidR="00AB784C">
        <w:rPr>
          <w:b/>
          <w:bCs/>
        </w:rPr>
        <w:t xml:space="preserve"> 2</w:t>
      </w:r>
    </w:p>
    <w:p w14:paraId="34052405" w14:textId="76F71255" w:rsidR="00CA5914" w:rsidRDefault="00CA5914" w:rsidP="00CA5914">
      <w:pPr>
        <w:ind w:left="360" w:firstLine="0"/>
      </w:pPr>
      <w:r>
        <w:rPr>
          <w:b/>
          <w:bCs/>
        </w:rPr>
        <w:tab/>
      </w:r>
      <w:r>
        <w:t xml:space="preserve">The given page is an online service </w:t>
      </w:r>
      <w:r w:rsidR="00185641">
        <w:t>that is used to execute HTML, CSS</w:t>
      </w:r>
      <w:r w:rsidR="001905CC">
        <w:t>,</w:t>
      </w:r>
      <w:r w:rsidR="00185641">
        <w:t xml:space="preserve"> and JS codes. The page is divided into 2 parts. The left pane contains</w:t>
      </w:r>
      <w:r w:rsidR="003C19C3">
        <w:t xml:space="preserve"> details </w:t>
      </w:r>
      <w:r w:rsidR="004B5A1B">
        <w:t>about the user. The right pane is divided into four parts. 3 parts are used to write codes for HTML, CSS</w:t>
      </w:r>
      <w:r w:rsidR="001905CC">
        <w:t>,</w:t>
      </w:r>
      <w:r w:rsidR="004B5A1B">
        <w:t xml:space="preserve"> and JS while the fou</w:t>
      </w:r>
      <w:r w:rsidR="00A95619">
        <w:t>rth part shows the output.</w:t>
      </w:r>
      <w:r w:rsidR="00753CCC">
        <w:t xml:space="preserve"> The existing scripts had elements of HTML and CSS embedded in the website</w:t>
      </w:r>
      <w:r w:rsidR="001F1278">
        <w:t xml:space="preserve"> </w:t>
      </w:r>
      <w:r w:rsidR="001F1278">
        <w:fldChar w:fldCharType="begin"/>
      </w:r>
      <w:r w:rsidR="001F1278">
        <w:instrText xml:space="preserve"> ADDIN ZOTERO_ITEM CSL_CITATION {"citationID":"tb8dy0xB","properties":{"formattedCitation":"(Alawar and Abu Naser)","plainCitation":"(Alawar and Abu Naser)","noteIndex":0},"citationItems":[{"id":61,"uris":["http://zotero.org/users/local/WKtM8IGm/items/MXFGQVIB"],"uri":["http://zotero.org/users/local/WKtM8IGm/items/MXFGQVIB"],"itemData":{"id":61,"type":"article-journal","title":"CSS-Tutor: An intelligent tutoring system for CSS and HTML","container-title":"International Journal of Academic Research and Development","page":"94-98","volume":"2","issue":"1","source":"HAL Archives Ouvertes","abstract":"In this paper we show how a student can learn the basics of the system databases using (W3school CSS) which was built as intelligent tutoring educational system by using the authoring tool called (ITSB). The learning material contains CSS and HTML. We divided the material in a group of lessons for novice learner which combines relational system and lessons in the process of learning. The student can learn using example of CSS, and types of CSS color. Furthermore, the intelligent tutoring system supports not only lessons; but exercises of different difficult levels for each lesson. When a student finish successfully the first difficulty level in a lesson, the student is allowed to move to the next difficulty level of the exercises of the lesson.","title-short":"CSS-Tutor","author":[{"family":"Alawar","given":"Mariam W."},{"family":"Abu Naser","given":"Samy S."}],"issued":{"date-parts":[["2017",3]]}}}],"schema":"https://github.com/citation-style-language/schema/raw/master/csl-citation.json"} </w:instrText>
      </w:r>
      <w:r w:rsidR="001F1278">
        <w:fldChar w:fldCharType="separate"/>
      </w:r>
      <w:r w:rsidR="001F1278" w:rsidRPr="001F1278">
        <w:rPr>
          <w:rFonts w:ascii="Times New Roman" w:hAnsi="Times New Roman" w:cs="Times New Roman"/>
        </w:rPr>
        <w:t>(Alawar and Abu Naser)</w:t>
      </w:r>
      <w:r w:rsidR="001F1278">
        <w:fldChar w:fldCharType="end"/>
      </w:r>
      <w:r w:rsidR="00753CCC">
        <w:t>. It showed an output with a box that changes colour depending upon the side it is accessed from</w:t>
      </w:r>
      <w:r w:rsidR="001F1278">
        <w:t xml:space="preserve"> </w:t>
      </w:r>
      <w:r w:rsidR="001F1278">
        <w:fldChar w:fldCharType="begin"/>
      </w:r>
      <w:r w:rsidR="001F1278">
        <w:instrText xml:space="preserve"> ADDIN ZOTERO_ITEM CSL_CITATION {"citationID":"Y3WevSdb","properties":{"formattedCitation":"({\\i{}Multi-Direction Hover - JSFiddle})","plainCitation":"(Multi-Direction Hover - JSFiddle)","noteIndex":0},"citationItems":[{"id":58,"uris":["http://zotero.org/users/local/WKtM8IGm/items/MLEF65BE"],"uri":["http://zotero.org/users/local/WKtM8IGm/items/MLEF65BE"],"itemData":{"id":58,"type":"webpage","title":"Multi-direction hover - JSFiddle","URL":"http://jsfiddle.net/kizu/zfUyN/","accessed":{"date-parts":[["2020",1,16]]}}}],"schema":"https://github.com/citation-style-language/schema/raw/master/csl-citation.json"} </w:instrText>
      </w:r>
      <w:r w:rsidR="001F1278">
        <w:fldChar w:fldCharType="separate"/>
      </w:r>
      <w:r w:rsidR="001F1278" w:rsidRPr="001F1278">
        <w:rPr>
          <w:rFonts w:ascii="Times New Roman" w:hAnsi="Times New Roman" w:cs="Times New Roman"/>
        </w:rPr>
        <w:t>(</w:t>
      </w:r>
      <w:r w:rsidR="001F1278" w:rsidRPr="001F1278">
        <w:rPr>
          <w:rFonts w:ascii="Times New Roman" w:hAnsi="Times New Roman" w:cs="Times New Roman"/>
          <w:i/>
          <w:iCs/>
        </w:rPr>
        <w:t>Multi-Direction Hover - JSFiddle</w:t>
      </w:r>
      <w:r w:rsidR="001F1278" w:rsidRPr="001F1278">
        <w:rPr>
          <w:rFonts w:ascii="Times New Roman" w:hAnsi="Times New Roman" w:cs="Times New Roman"/>
        </w:rPr>
        <w:t>)</w:t>
      </w:r>
      <w:r w:rsidR="001F1278">
        <w:fldChar w:fldCharType="end"/>
      </w:r>
      <w:r w:rsidR="00753CCC">
        <w:t>.</w:t>
      </w:r>
    </w:p>
    <w:p w14:paraId="2997217B" w14:textId="77777777" w:rsidR="00AB784C" w:rsidRDefault="00AB784C" w:rsidP="00777FA9">
      <w:pPr>
        <w:ind w:left="360" w:firstLine="0"/>
      </w:pPr>
    </w:p>
    <w:p w14:paraId="734841F4" w14:textId="77777777" w:rsidR="00AB784C" w:rsidRDefault="00AB784C" w:rsidP="00777FA9">
      <w:pPr>
        <w:ind w:left="360" w:firstLine="0"/>
      </w:pPr>
    </w:p>
    <w:p w14:paraId="4A67C044" w14:textId="311B96AB" w:rsidR="00777FA9" w:rsidRDefault="00777FA9" w:rsidP="00777FA9">
      <w:pPr>
        <w:ind w:left="360" w:firstLine="0"/>
        <w:rPr>
          <w:b/>
          <w:bCs/>
        </w:rPr>
      </w:pPr>
      <w:r>
        <w:rPr>
          <w:b/>
          <w:bCs/>
        </w:rPr>
        <w:lastRenderedPageBreak/>
        <w:t>Response</w:t>
      </w:r>
      <w:r w:rsidR="00AB784C">
        <w:rPr>
          <w:b/>
          <w:bCs/>
        </w:rPr>
        <w:t xml:space="preserve"> 3</w:t>
      </w:r>
    </w:p>
    <w:p w14:paraId="27B02D03" w14:textId="0FF5A636" w:rsidR="00777FA9" w:rsidRDefault="00777FA9" w:rsidP="00777FA9">
      <w:pPr>
        <w:ind w:left="360" w:firstLine="0"/>
      </w:pPr>
      <w:r>
        <w:rPr>
          <w:b/>
          <w:bCs/>
        </w:rPr>
        <w:tab/>
      </w:r>
      <w:r>
        <w:t>The given code is run in the HTML section of the jsfiddle. The code basically displays 5 lines of data</w:t>
      </w:r>
      <w:r w:rsidR="001F1278">
        <w:t xml:space="preserve"> </w:t>
      </w:r>
      <w:r w:rsidR="001F1278">
        <w:fldChar w:fldCharType="begin"/>
      </w:r>
      <w:r w:rsidR="001F1278">
        <w:instrText xml:space="preserve"> ADDIN ZOTERO_ITEM CSL_CITATION {"citationID":"9hUKdTpl","properties":{"formattedCitation":"({\\i{}Multi-Direction Hover - JSFiddle})","plainCitation":"(Multi-Direction Hover - JSFiddle)","noteIndex":0},"citationItems":[{"id":58,"uris":["http://zotero.org/users/local/WKtM8IGm/items/MLEF65BE"],"uri":["http://zotero.org/users/local/WKtM8IGm/items/MLEF65BE"],"itemData":{"id":58,"type":"webpage","title":"Multi-direction hover - JSFiddle","URL":"http://jsfiddle.net/kizu/zfUyN/","accessed":{"date-parts":[["2020",1,16]]}}}],"schema":"https://github.com/citation-style-language/schema/raw/master/csl-citation.json"} </w:instrText>
      </w:r>
      <w:r w:rsidR="001F1278">
        <w:fldChar w:fldCharType="separate"/>
      </w:r>
      <w:r w:rsidR="001F1278" w:rsidRPr="001F1278">
        <w:rPr>
          <w:rFonts w:ascii="Times New Roman" w:hAnsi="Times New Roman" w:cs="Times New Roman"/>
        </w:rPr>
        <w:t>(</w:t>
      </w:r>
      <w:r w:rsidR="001F1278" w:rsidRPr="001F1278">
        <w:rPr>
          <w:rFonts w:ascii="Times New Roman" w:hAnsi="Times New Roman" w:cs="Times New Roman"/>
          <w:i/>
          <w:iCs/>
        </w:rPr>
        <w:t>Multi-Direction Hover - JSFiddle</w:t>
      </w:r>
      <w:r w:rsidR="001F1278" w:rsidRPr="001F1278">
        <w:rPr>
          <w:rFonts w:ascii="Times New Roman" w:hAnsi="Times New Roman" w:cs="Times New Roman"/>
        </w:rPr>
        <w:t>)</w:t>
      </w:r>
      <w:r w:rsidR="001F1278">
        <w:fldChar w:fldCharType="end"/>
      </w:r>
      <w:r>
        <w:t>.</w:t>
      </w:r>
    </w:p>
    <w:p w14:paraId="62CB3BF3" w14:textId="449B9350" w:rsidR="00777FA9" w:rsidRDefault="00777FA9" w:rsidP="00777FA9">
      <w:pPr>
        <w:pStyle w:val="ListParagraph"/>
        <w:numPr>
          <w:ilvl w:val="0"/>
          <w:numId w:val="25"/>
        </w:numPr>
      </w:pPr>
      <w:r>
        <w:t>I love Pizza</w:t>
      </w:r>
    </w:p>
    <w:p w14:paraId="7EFEC2FE" w14:textId="0C8B292E" w:rsidR="00777FA9" w:rsidRDefault="00777FA9" w:rsidP="00777FA9">
      <w:pPr>
        <w:pStyle w:val="ListParagraph"/>
        <w:numPr>
          <w:ilvl w:val="0"/>
          <w:numId w:val="25"/>
        </w:numPr>
      </w:pPr>
      <w:r>
        <w:t>I love Beans</w:t>
      </w:r>
    </w:p>
    <w:p w14:paraId="51B76F06" w14:textId="7713560D" w:rsidR="00777FA9" w:rsidRDefault="00777FA9" w:rsidP="00777FA9">
      <w:pPr>
        <w:pStyle w:val="ListParagraph"/>
        <w:numPr>
          <w:ilvl w:val="0"/>
          <w:numId w:val="25"/>
        </w:numPr>
      </w:pPr>
      <w:r>
        <w:t xml:space="preserve">I love Tacos </w:t>
      </w:r>
    </w:p>
    <w:p w14:paraId="3BD92FBA" w14:textId="22CAC0D2" w:rsidR="00777FA9" w:rsidRDefault="00777FA9" w:rsidP="00777FA9">
      <w:pPr>
        <w:pStyle w:val="ListParagraph"/>
        <w:numPr>
          <w:ilvl w:val="0"/>
          <w:numId w:val="25"/>
        </w:numPr>
      </w:pPr>
      <w:r>
        <w:t>I love Fish</w:t>
      </w:r>
    </w:p>
    <w:p w14:paraId="57541041" w14:textId="2D57061B" w:rsidR="00777FA9" w:rsidRDefault="00777FA9" w:rsidP="00777FA9">
      <w:pPr>
        <w:pStyle w:val="ListParagraph"/>
        <w:numPr>
          <w:ilvl w:val="0"/>
          <w:numId w:val="25"/>
        </w:numPr>
      </w:pPr>
      <w:r>
        <w:t>I love Chicken</w:t>
      </w:r>
    </w:p>
    <w:p w14:paraId="7E920BC7" w14:textId="0514D311" w:rsidR="00777FA9" w:rsidRPr="00777FA9" w:rsidRDefault="00777FA9" w:rsidP="001905CC">
      <w:pPr>
        <w:ind w:left="360" w:firstLine="360"/>
      </w:pPr>
      <w:r>
        <w:t xml:space="preserve">The above lines are displayed </w:t>
      </w:r>
      <w:r w:rsidR="001905CC">
        <w:t xml:space="preserve">as </w:t>
      </w:r>
      <w:r>
        <w:t>output on a white screen.</w:t>
      </w:r>
      <w:r w:rsidR="00753CCC">
        <w:t xml:space="preserve"> The code is written with a combination of HTML and JavaScript. The &lt;script&gt; tag is used to represent the code that belongs to JS. The main display of lines of text is done through JS while the arrangement of the lines is </w:t>
      </w:r>
      <w:r w:rsidR="001F1278">
        <w:t>done</w:t>
      </w:r>
      <w:r w:rsidR="00753CCC">
        <w:t xml:space="preserve"> through the paragraph element of HTML</w:t>
      </w:r>
      <w:r w:rsidR="001F1278">
        <w:t xml:space="preserve"> </w:t>
      </w:r>
      <w:r w:rsidR="001F1278">
        <w:fldChar w:fldCharType="begin"/>
      </w:r>
      <w:r w:rsidR="001F1278">
        <w:instrText xml:space="preserve"> ADDIN ZOTERO_ITEM CSL_CITATION {"citationID":"QZ7x0ezD","properties":{"formattedCitation":"(Alawar and Abu Naser)","plainCitation":"(Alawar and Abu Naser)","noteIndex":0},"citationItems":[{"id":61,"uris":["http://zotero.org/users/local/WKtM8IGm/items/MXFGQVIB"],"uri":["http://zotero.org/users/local/WKtM8IGm/items/MXFGQVIB"],"itemData":{"id":61,"type":"article-journal","title":"CSS-Tutor: An intelligent tutoring system for CSS and HTML","container-title":"International Journal of Academic Research and Development","page":"94-98","volume":"2","issue":"1","source":"HAL Archives Ouvertes","abstract":"In this paper we show how a student can learn the basics of the system databases using (W3school CSS) which was built as intelligent tutoring educational system by using the authoring tool called (ITSB). The learning material contains CSS and HTML. We divided the material in a group of lessons for novice learner which combines relational system and lessons in the process of learning. The student can learn using example of CSS, and types of CSS color. Furthermore, the intelligent tutoring system supports not only lessons; but exercises of different difficult levels for each lesson. When a student finish successfully the first difficulty level in a lesson, the student is allowed to move to the next difficulty level of the exercises of the lesson.","title-short":"CSS-Tutor","author":[{"family":"Alawar","given":"Mariam W."},{"family":"Abu Naser","given":"Samy S."}],"issued":{"date-parts":[["2017",3]]}}}],"schema":"https://github.com/citation-style-language/schema/raw/master/csl-citation.json"} </w:instrText>
      </w:r>
      <w:r w:rsidR="001F1278">
        <w:fldChar w:fldCharType="separate"/>
      </w:r>
      <w:r w:rsidR="001F1278" w:rsidRPr="001F1278">
        <w:rPr>
          <w:rFonts w:ascii="Times New Roman" w:hAnsi="Times New Roman" w:cs="Times New Roman"/>
        </w:rPr>
        <w:t>(Alawar and Abu Naser)</w:t>
      </w:r>
      <w:r w:rsidR="001F1278">
        <w:fldChar w:fldCharType="end"/>
      </w:r>
      <w:r w:rsidR="001F1278">
        <w:t>.</w:t>
      </w:r>
    </w:p>
    <w:p w14:paraId="5FDC730B" w14:textId="2736646F" w:rsidR="006B0591" w:rsidRDefault="006B0591" w:rsidP="00CA5914">
      <w:pPr>
        <w:ind w:left="360" w:firstLine="0"/>
      </w:pPr>
    </w:p>
    <w:p w14:paraId="2650338A" w14:textId="545CB69C" w:rsidR="00303A45" w:rsidRDefault="00303A45" w:rsidP="00753CCC">
      <w:pPr>
        <w:ind w:left="360" w:firstLine="0"/>
        <w:jc w:val="center"/>
      </w:pPr>
      <w:r>
        <w:rPr>
          <w:noProof/>
          <w:lang w:eastAsia="en-US"/>
        </w:rPr>
        <w:drawing>
          <wp:inline distT="0" distB="0" distL="0" distR="0" wp14:anchorId="14736DB5" wp14:editId="40BF2AAC">
            <wp:extent cx="4048125" cy="241763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55979" cy="2422320"/>
                    </a:xfrm>
                    <a:prstGeom prst="rect">
                      <a:avLst/>
                    </a:prstGeom>
                  </pic:spPr>
                </pic:pic>
              </a:graphicData>
            </a:graphic>
          </wp:inline>
        </w:drawing>
      </w:r>
    </w:p>
    <w:p w14:paraId="03D655F8" w14:textId="50ACBB1F" w:rsidR="00753CCC" w:rsidRDefault="00753CCC" w:rsidP="00CA5914">
      <w:pPr>
        <w:ind w:left="360" w:firstLine="0"/>
      </w:pPr>
    </w:p>
    <w:p w14:paraId="66CC747D" w14:textId="77777777" w:rsidR="00AB784C" w:rsidRDefault="00AB784C" w:rsidP="00AB784C">
      <w:pPr>
        <w:ind w:firstLine="0"/>
        <w:rPr>
          <w:b/>
          <w:bCs/>
        </w:rPr>
      </w:pPr>
    </w:p>
    <w:p w14:paraId="6A5822F0" w14:textId="77777777" w:rsidR="00AB784C" w:rsidRDefault="00AB784C" w:rsidP="00AB784C">
      <w:pPr>
        <w:ind w:firstLine="0"/>
        <w:rPr>
          <w:b/>
          <w:bCs/>
        </w:rPr>
      </w:pPr>
    </w:p>
    <w:p w14:paraId="19F7A7C3" w14:textId="5B28AC13" w:rsidR="00753CCC" w:rsidRPr="00AB784C" w:rsidRDefault="00753CCC" w:rsidP="00AB784C">
      <w:pPr>
        <w:ind w:firstLine="360"/>
        <w:rPr>
          <w:b/>
          <w:bCs/>
        </w:rPr>
      </w:pPr>
      <w:r w:rsidRPr="00AB784C">
        <w:rPr>
          <w:b/>
          <w:bCs/>
        </w:rPr>
        <w:lastRenderedPageBreak/>
        <w:t>Response</w:t>
      </w:r>
      <w:r w:rsidR="00AB784C">
        <w:rPr>
          <w:b/>
          <w:bCs/>
        </w:rPr>
        <w:t xml:space="preserve"> 4</w:t>
      </w:r>
      <w:r w:rsidR="00AB784C">
        <w:rPr>
          <w:b/>
          <w:bCs/>
        </w:rPr>
        <w:softHyphen/>
      </w:r>
      <w:r w:rsidR="00AB784C">
        <w:rPr>
          <w:b/>
          <w:bCs/>
        </w:rPr>
        <w:softHyphen/>
      </w:r>
      <w:r w:rsidR="00AB784C">
        <w:rPr>
          <w:b/>
          <w:bCs/>
        </w:rPr>
        <w:softHyphen/>
      </w:r>
    </w:p>
    <w:p w14:paraId="411667F7" w14:textId="66C96418" w:rsidR="00753CCC" w:rsidRPr="00753CCC" w:rsidRDefault="00753CCC" w:rsidP="00753CCC">
      <w:pPr>
        <w:pStyle w:val="ListParagraph"/>
        <w:ind w:firstLine="0"/>
      </w:pPr>
      <w:r>
        <w:rPr>
          <w:b/>
          <w:bCs/>
        </w:rPr>
        <w:tab/>
      </w:r>
      <w:r>
        <w:t>The code has been modified and the names of my favo</w:t>
      </w:r>
      <w:r w:rsidR="00CA4B33">
        <w:t>u</w:t>
      </w:r>
      <w:r>
        <w:t>rite foods have b</w:t>
      </w:r>
      <w:r w:rsidR="00CA4B33">
        <w:t>e</w:t>
      </w:r>
      <w:r>
        <w:t>en added.</w:t>
      </w:r>
    </w:p>
    <w:p w14:paraId="6CB7BE54" w14:textId="5DF611E6" w:rsidR="006B0591" w:rsidRDefault="00303A45" w:rsidP="00753CCC">
      <w:pPr>
        <w:ind w:left="360" w:firstLine="0"/>
        <w:jc w:val="center"/>
      </w:pPr>
      <w:r>
        <w:rPr>
          <w:noProof/>
          <w:lang w:eastAsia="en-US"/>
        </w:rPr>
        <w:drawing>
          <wp:inline distT="0" distB="0" distL="0" distR="0" wp14:anchorId="7D33E098" wp14:editId="2D54C422">
            <wp:extent cx="4162425" cy="24858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74540" cy="2493128"/>
                    </a:xfrm>
                    <a:prstGeom prst="rect">
                      <a:avLst/>
                    </a:prstGeom>
                  </pic:spPr>
                </pic:pic>
              </a:graphicData>
            </a:graphic>
          </wp:inline>
        </w:drawing>
      </w:r>
    </w:p>
    <w:p w14:paraId="44198BCE" w14:textId="23154337" w:rsidR="001F1278" w:rsidRDefault="001F1278">
      <w:pPr>
        <w:suppressAutoHyphens w:val="0"/>
      </w:pPr>
      <w:r>
        <w:br w:type="page"/>
      </w:r>
    </w:p>
    <w:p w14:paraId="01C0659C" w14:textId="0AF1D62C" w:rsidR="001F1278" w:rsidRPr="009331D1" w:rsidRDefault="001F1278" w:rsidP="009331D1">
      <w:pPr>
        <w:ind w:firstLine="0"/>
        <w:rPr>
          <w:b/>
          <w:bCs/>
        </w:rPr>
      </w:pPr>
      <w:r w:rsidRPr="009331D1">
        <w:rPr>
          <w:b/>
          <w:bCs/>
        </w:rPr>
        <w:lastRenderedPageBreak/>
        <w:t>Works Cited</w:t>
      </w:r>
      <w:r w:rsidR="001905CC">
        <w:rPr>
          <w:b/>
          <w:bCs/>
        </w:rPr>
        <w:t>:</w:t>
      </w:r>
    </w:p>
    <w:p w14:paraId="19DF8C6A" w14:textId="77777777" w:rsidR="001F1278" w:rsidRPr="001F1278" w:rsidRDefault="001F1278" w:rsidP="001F127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1278">
        <w:rPr>
          <w:rFonts w:ascii="Times New Roman" w:hAnsi="Times New Roman" w:cs="Times New Roman"/>
        </w:rPr>
        <w:t xml:space="preserve">Alawar, Mariam W., and Samy S. Abu Naser. “CSS-Tutor: An Intelligent Tutoring System for CSS and </w:t>
      </w:r>
      <w:bookmarkStart w:id="0" w:name="_GoBack"/>
      <w:bookmarkEnd w:id="0"/>
      <w:r w:rsidRPr="001F1278">
        <w:rPr>
          <w:rFonts w:ascii="Times New Roman" w:hAnsi="Times New Roman" w:cs="Times New Roman"/>
        </w:rPr>
        <w:t xml:space="preserve">HTML.” </w:t>
      </w:r>
      <w:r w:rsidRPr="001F1278">
        <w:rPr>
          <w:rFonts w:ascii="Times New Roman" w:hAnsi="Times New Roman" w:cs="Times New Roman"/>
          <w:i/>
          <w:iCs/>
        </w:rPr>
        <w:t>International Journal of Academic Research and Development</w:t>
      </w:r>
      <w:r w:rsidRPr="001F1278">
        <w:rPr>
          <w:rFonts w:ascii="Times New Roman" w:hAnsi="Times New Roman" w:cs="Times New Roman"/>
        </w:rPr>
        <w:t>, vol. 2, no. 1, Mar. 2017, pp. 94–98.</w:t>
      </w:r>
    </w:p>
    <w:p w14:paraId="301A75CE" w14:textId="77777777" w:rsidR="001F1278" w:rsidRPr="001F1278" w:rsidRDefault="001F1278" w:rsidP="001F1278">
      <w:pPr>
        <w:pStyle w:val="Bibliography"/>
        <w:rPr>
          <w:rFonts w:ascii="Times New Roman" w:hAnsi="Times New Roman" w:cs="Times New Roman"/>
        </w:rPr>
      </w:pPr>
      <w:r w:rsidRPr="001F1278">
        <w:rPr>
          <w:rFonts w:ascii="Times New Roman" w:hAnsi="Times New Roman" w:cs="Times New Roman"/>
          <w:i/>
          <w:iCs/>
        </w:rPr>
        <w:t>How Computers Work - Software</w:t>
      </w:r>
      <w:r w:rsidRPr="001F1278">
        <w:rPr>
          <w:rFonts w:ascii="Times New Roman" w:hAnsi="Times New Roman" w:cs="Times New Roman"/>
        </w:rPr>
        <w:t>. https://introcomputing.org/how-computers-work-software.html. Accessed 16 Jan. 2020.</w:t>
      </w:r>
    </w:p>
    <w:p w14:paraId="02263BA1" w14:textId="77777777" w:rsidR="001F1278" w:rsidRPr="001F1278" w:rsidRDefault="001F1278" w:rsidP="001F1278">
      <w:pPr>
        <w:pStyle w:val="Bibliography"/>
        <w:rPr>
          <w:rFonts w:ascii="Times New Roman" w:hAnsi="Times New Roman" w:cs="Times New Roman"/>
        </w:rPr>
      </w:pPr>
      <w:r w:rsidRPr="001F1278">
        <w:rPr>
          <w:rFonts w:ascii="Times New Roman" w:hAnsi="Times New Roman" w:cs="Times New Roman"/>
          <w:i/>
          <w:iCs/>
        </w:rPr>
        <w:t>How Software Is Made</w:t>
      </w:r>
      <w:r w:rsidRPr="001F1278">
        <w:rPr>
          <w:rFonts w:ascii="Times New Roman" w:hAnsi="Times New Roman" w:cs="Times New Roman"/>
        </w:rPr>
        <w:t xml:space="preserve">. </w:t>
      </w:r>
      <w:r w:rsidRPr="001F1278">
        <w:rPr>
          <w:rFonts w:ascii="Times New Roman" w:hAnsi="Times New Roman" w:cs="Times New Roman"/>
          <w:i/>
          <w:iCs/>
        </w:rPr>
        <w:t>YouTube</w:t>
      </w:r>
      <w:r w:rsidRPr="001F1278">
        <w:rPr>
          <w:rFonts w:ascii="Times New Roman" w:hAnsi="Times New Roman" w:cs="Times New Roman"/>
        </w:rPr>
        <w:t>, https://www.youtube.com/watch?v=bWdeGTJxMQc. Accessed 16 Jan. 2020.</w:t>
      </w:r>
    </w:p>
    <w:p w14:paraId="0FCA3029" w14:textId="77777777" w:rsidR="001F1278" w:rsidRPr="001F1278" w:rsidRDefault="001F1278" w:rsidP="001F1278">
      <w:pPr>
        <w:pStyle w:val="Bibliography"/>
        <w:rPr>
          <w:rFonts w:ascii="Times New Roman" w:hAnsi="Times New Roman" w:cs="Times New Roman"/>
        </w:rPr>
      </w:pPr>
      <w:r w:rsidRPr="001F1278">
        <w:rPr>
          <w:rFonts w:ascii="Times New Roman" w:hAnsi="Times New Roman" w:cs="Times New Roman"/>
          <w:i/>
          <w:iCs/>
        </w:rPr>
        <w:t>Multi-Direction Hover - JSFiddle</w:t>
      </w:r>
      <w:r w:rsidRPr="001F1278">
        <w:rPr>
          <w:rFonts w:ascii="Times New Roman" w:hAnsi="Times New Roman" w:cs="Times New Roman"/>
        </w:rPr>
        <w:t>. http://jsfiddle.net/kizu/zfUyN/. Accessed 16 Jan. 2020.</w:t>
      </w:r>
    </w:p>
    <w:p w14:paraId="576DC663" w14:textId="3952C041" w:rsidR="001F1278" w:rsidRPr="00CA5914" w:rsidRDefault="001F1278" w:rsidP="001F1278">
      <w:pPr>
        <w:ind w:left="360" w:firstLine="0"/>
      </w:pPr>
      <w:r>
        <w:fldChar w:fldCharType="end"/>
      </w:r>
    </w:p>
    <w:sectPr w:rsidR="001F1278" w:rsidRPr="00CA5914">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E7BA11" w14:textId="77777777" w:rsidR="00976F13" w:rsidRDefault="00976F13">
      <w:pPr>
        <w:spacing w:line="240" w:lineRule="auto"/>
      </w:pPr>
      <w:r>
        <w:separator/>
      </w:r>
    </w:p>
  </w:endnote>
  <w:endnote w:type="continuationSeparator" w:id="0">
    <w:p w14:paraId="54C19AFA" w14:textId="77777777" w:rsidR="00976F13" w:rsidRDefault="00976F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DF562" w14:textId="77777777" w:rsidR="00976F13" w:rsidRDefault="00976F13">
      <w:pPr>
        <w:spacing w:line="240" w:lineRule="auto"/>
      </w:pPr>
      <w:r>
        <w:separator/>
      </w:r>
    </w:p>
  </w:footnote>
  <w:footnote w:type="continuationSeparator" w:id="0">
    <w:p w14:paraId="1779FED9" w14:textId="77777777" w:rsidR="00976F13" w:rsidRDefault="00976F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D8435" w14:textId="77777777" w:rsidR="00E614DD" w:rsidRDefault="00976F1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905CC">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A4D01" w14:textId="77777777" w:rsidR="00E614DD" w:rsidRDefault="00976F1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905C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5425837"/>
    <w:multiLevelType w:val="hybridMultilevel"/>
    <w:tmpl w:val="14AC65E2"/>
    <w:lvl w:ilvl="0" w:tplc="21CE3F8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nsid w:val="0CFE0E8A"/>
    <w:multiLevelType w:val="hybridMultilevel"/>
    <w:tmpl w:val="AE3CE46E"/>
    <w:lvl w:ilvl="0" w:tplc="50BA6B44">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53A17EAD"/>
    <w:multiLevelType w:val="hybridMultilevel"/>
    <w:tmpl w:val="BD3AF3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B1B5787"/>
    <w:multiLevelType w:val="multilevel"/>
    <w:tmpl w:val="4572ABF8"/>
    <w:numStyleLink w:val="MLAOutline"/>
  </w:abstractNum>
  <w:abstractNum w:abstractNumId="22">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1"/>
  </w:num>
  <w:num w:numId="14">
    <w:abstractNumId w:val="16"/>
  </w:num>
  <w:num w:numId="15">
    <w:abstractNumId w:val="23"/>
  </w:num>
  <w:num w:numId="16">
    <w:abstractNumId w:val="19"/>
  </w:num>
  <w:num w:numId="17">
    <w:abstractNumId w:val="13"/>
  </w:num>
  <w:num w:numId="18">
    <w:abstractNumId w:val="10"/>
  </w:num>
  <w:num w:numId="19">
    <w:abstractNumId w:val="17"/>
  </w:num>
  <w:num w:numId="20">
    <w:abstractNumId w:val="24"/>
  </w:num>
  <w:num w:numId="21">
    <w:abstractNumId w:val="15"/>
  </w:num>
  <w:num w:numId="22">
    <w:abstractNumId w:val="22"/>
  </w:num>
  <w:num w:numId="23">
    <w:abstractNumId w:val="11"/>
  </w:num>
  <w:num w:numId="24">
    <w:abstractNumId w:val="18"/>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zNDc0M7Y0MDQ2NzJW0lEKTi0uzszPAykwrgUAt3sLgSwAAAA="/>
  </w:docVars>
  <w:rsids>
    <w:rsidRoot w:val="00F83220"/>
    <w:rsid w:val="00040CBB"/>
    <w:rsid w:val="000959DA"/>
    <w:rsid w:val="000B78C8"/>
    <w:rsid w:val="001463B2"/>
    <w:rsid w:val="00166F86"/>
    <w:rsid w:val="00185641"/>
    <w:rsid w:val="001905CC"/>
    <w:rsid w:val="001F1278"/>
    <w:rsid w:val="001F62C0"/>
    <w:rsid w:val="00245E02"/>
    <w:rsid w:val="002717C9"/>
    <w:rsid w:val="002B4977"/>
    <w:rsid w:val="00303A45"/>
    <w:rsid w:val="00353B66"/>
    <w:rsid w:val="00364805"/>
    <w:rsid w:val="003C19C3"/>
    <w:rsid w:val="00446B53"/>
    <w:rsid w:val="00456604"/>
    <w:rsid w:val="004A2675"/>
    <w:rsid w:val="004B5A1B"/>
    <w:rsid w:val="004F7139"/>
    <w:rsid w:val="005525EB"/>
    <w:rsid w:val="0057093C"/>
    <w:rsid w:val="005A2629"/>
    <w:rsid w:val="00605D8C"/>
    <w:rsid w:val="00691EC1"/>
    <w:rsid w:val="006B0591"/>
    <w:rsid w:val="00753CCC"/>
    <w:rsid w:val="00777FA9"/>
    <w:rsid w:val="007C53FB"/>
    <w:rsid w:val="008B7D18"/>
    <w:rsid w:val="008F1F97"/>
    <w:rsid w:val="008F4052"/>
    <w:rsid w:val="00931809"/>
    <w:rsid w:val="009331D1"/>
    <w:rsid w:val="00976F13"/>
    <w:rsid w:val="00985A65"/>
    <w:rsid w:val="009D4EB3"/>
    <w:rsid w:val="00A95619"/>
    <w:rsid w:val="00AB784C"/>
    <w:rsid w:val="00B050C6"/>
    <w:rsid w:val="00B13D1B"/>
    <w:rsid w:val="00B53424"/>
    <w:rsid w:val="00B818DF"/>
    <w:rsid w:val="00BA1BAA"/>
    <w:rsid w:val="00C65D50"/>
    <w:rsid w:val="00CA4B33"/>
    <w:rsid w:val="00CA5914"/>
    <w:rsid w:val="00CD3FEE"/>
    <w:rsid w:val="00D05A7B"/>
    <w:rsid w:val="00D52117"/>
    <w:rsid w:val="00DB0D39"/>
    <w:rsid w:val="00E14005"/>
    <w:rsid w:val="00E614DD"/>
    <w:rsid w:val="00E627B4"/>
    <w:rsid w:val="00F54864"/>
    <w:rsid w:val="00F83220"/>
    <w:rsid w:val="00F9444C"/>
    <w:rsid w:val="00FA5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A93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F54864"/>
    <w:pPr>
      <w:ind w:left="720"/>
      <w:contextualSpacing/>
    </w:pPr>
  </w:style>
  <w:style w:type="character" w:styleId="Hyperlink">
    <w:name w:val="Hyperlink"/>
    <w:basedOn w:val="DefaultParagraphFont"/>
    <w:uiPriority w:val="99"/>
    <w:semiHidden/>
    <w:unhideWhenUsed/>
    <w:rsid w:val="00605D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A407A"/>
    <w:rsid w:val="003729CB"/>
    <w:rsid w:val="003A0181"/>
    <w:rsid w:val="005A3EFE"/>
    <w:rsid w:val="00635645"/>
    <w:rsid w:val="00A47947"/>
    <w:rsid w:val="00AC3DB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05</Words>
  <Characters>915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6T08:42:00Z</dcterms:created>
  <dcterms:modified xsi:type="dcterms:W3CDTF">2020-01-16T08: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8ceZaw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